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2DB86C5" w14:textId="77777777" w:rsidR="00125E79" w:rsidRDefault="00067082">
      <w:pPr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T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able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2. Drugs that target </w:t>
      </w:r>
      <w:proofErr w:type="spellStart"/>
      <w:r>
        <w:rPr>
          <w:rFonts w:ascii="Times New Roman" w:hAnsi="Times New Roman" w:cs="Times New Roman"/>
          <w:b/>
          <w:bCs/>
          <w:sz w:val="20"/>
          <w:szCs w:val="20"/>
        </w:rPr>
        <w:t>lactylation</w:t>
      </w:r>
      <w:proofErr w:type="spellEnd"/>
    </w:p>
    <w:p w14:paraId="60D06448" w14:textId="77777777" w:rsidR="00125E79" w:rsidRDefault="00125E79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a3"/>
        <w:tblW w:w="8643" w:type="dxa"/>
        <w:jc w:val="center"/>
        <w:tblLayout w:type="fixed"/>
        <w:tblCellMar>
          <w:top w:w="32" w:type="dxa"/>
          <w:left w:w="64" w:type="dxa"/>
          <w:bottom w:w="32" w:type="dxa"/>
          <w:right w:w="64" w:type="dxa"/>
        </w:tblCellMar>
        <w:tblLook w:val="04A0" w:firstRow="1" w:lastRow="0" w:firstColumn="1" w:lastColumn="0" w:noHBand="0" w:noVBand="1"/>
      </w:tblPr>
      <w:tblGrid>
        <w:gridCol w:w="749"/>
        <w:gridCol w:w="1249"/>
        <w:gridCol w:w="1498"/>
        <w:gridCol w:w="2693"/>
        <w:gridCol w:w="1066"/>
        <w:gridCol w:w="1388"/>
      </w:tblGrid>
      <w:tr w:rsidR="00125E79" w:rsidRPr="00B17349" w14:paraId="07CECD1B" w14:textId="77777777" w:rsidTr="00B17349">
        <w:trPr>
          <w:tblHeader/>
          <w:jc w:val="center"/>
        </w:trPr>
        <w:tc>
          <w:tcPr>
            <w:tcW w:w="749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</w:tcPr>
          <w:p w14:paraId="24FE2D97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  <w:rFonts w:hint="eastAsia"/>
              </w:rPr>
              <w:t>Target</w:t>
            </w:r>
          </w:p>
        </w:tc>
        <w:tc>
          <w:tcPr>
            <w:tcW w:w="1249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</w:tcPr>
          <w:p w14:paraId="4854E9A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  <w:rFonts w:hint="eastAsia"/>
              </w:rPr>
              <w:t xml:space="preserve">Drug  </w:t>
            </w:r>
          </w:p>
        </w:tc>
        <w:tc>
          <w:tcPr>
            <w:tcW w:w="1498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</w:tcPr>
          <w:p w14:paraId="4660AF2D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  <w:rFonts w:hint="eastAsia"/>
              </w:rPr>
              <w:t xml:space="preserve">Dosage </w:t>
            </w:r>
          </w:p>
        </w:tc>
        <w:tc>
          <w:tcPr>
            <w:tcW w:w="2693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</w:tcPr>
          <w:p w14:paraId="4325DF14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  <w:rFonts w:hint="eastAsia"/>
              </w:rPr>
              <w:t>Disease model/cell type</w:t>
            </w:r>
          </w:p>
        </w:tc>
        <w:tc>
          <w:tcPr>
            <w:tcW w:w="1066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</w:tcPr>
          <w:p w14:paraId="7F0C641B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  <w:rFonts w:hint="eastAsia"/>
              </w:rPr>
              <w:t xml:space="preserve">Reference </w:t>
            </w:r>
          </w:p>
        </w:tc>
        <w:tc>
          <w:tcPr>
            <w:tcW w:w="1388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</w:tcPr>
          <w:p w14:paraId="6BE524B7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  <w:rFonts w:hint="eastAsia"/>
              </w:rPr>
              <w:t>Clinical trail</w:t>
            </w:r>
          </w:p>
        </w:tc>
      </w:tr>
      <w:tr w:rsidR="00125E79" w:rsidRPr="00B17349" w14:paraId="490272C3" w14:textId="77777777" w:rsidTr="00B17349">
        <w:trPr>
          <w:jc w:val="center"/>
        </w:trPr>
        <w:tc>
          <w:tcPr>
            <w:tcW w:w="749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</w:tcPr>
          <w:p w14:paraId="1FB0A618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HK </w:t>
            </w:r>
          </w:p>
        </w:tc>
        <w:tc>
          <w:tcPr>
            <w:tcW w:w="1249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</w:tcPr>
          <w:p w14:paraId="57E914B0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2-DG</w:t>
            </w:r>
          </w:p>
        </w:tc>
        <w:tc>
          <w:tcPr>
            <w:tcW w:w="1498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</w:tcPr>
          <w:p w14:paraId="03AF7EAB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50/100/200 mg/kg</w:t>
            </w:r>
          </w:p>
        </w:tc>
        <w:tc>
          <w:tcPr>
            <w:tcW w:w="2693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</w:tcPr>
          <w:p w14:paraId="2272D3EA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Crystalline silica-induced silicosis</w:t>
            </w:r>
          </w:p>
        </w:tc>
        <w:tc>
          <w:tcPr>
            <w:tcW w:w="1066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</w:tcPr>
          <w:p w14:paraId="43EE8CB7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Zb3U8L0F1dGhvcj48WWVhcj4yMDI0PC9ZZWFyPjxSZWNO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Zb3U8L0F1dGhvcj48WWVhcj4yMDI0PC9ZZWFyPjxSZWNO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09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 w:val="restart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</w:tcPr>
          <w:p w14:paraId="6903D52F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Dose Escalation Trial, Phase</w:t>
            </w:r>
          </w:p>
          <w:p w14:paraId="16D1427F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I/II Trial</w:t>
            </w:r>
          </w:p>
        </w:tc>
      </w:tr>
      <w:tr w:rsidR="00125E79" w:rsidRPr="00B17349" w14:paraId="64AFD590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149413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3A5148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7F352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0.5 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863FDD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Sepsis-associated lung injury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CA9353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XdTwvQXV0aG9yPjxZZWFyPjIwMjQ8L1llYXI+PFJlY051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XdTwvQXV0aG9yPjxZZWFyPjIwMjQ8L1llYXI+PFJlY051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31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4E947E" w14:textId="77777777" w:rsidR="00125E79" w:rsidRPr="00B17349" w:rsidRDefault="00125E79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</w:p>
        </w:tc>
      </w:tr>
      <w:tr w:rsidR="00125E79" w:rsidRPr="00B17349" w14:paraId="626AE115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EF8740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PDK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42075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DCA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8AAA32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200 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6E578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Oxygen-induced retinopathy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D0B401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zwvWWVhcj48UmVj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zwvWWVhcj48UmVj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48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332BF39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Phase I/II Trial </w:t>
            </w:r>
          </w:p>
        </w:tc>
      </w:tr>
      <w:tr w:rsidR="00125E79" w:rsidRPr="00B17349" w14:paraId="0C59DD2C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B76D59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A3BE15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A50273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5 m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07ED66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BMDM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8A82D9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jwvWWVhcj48UmVj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jwvWWVhcj48UmVj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36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A58703" w14:textId="77777777" w:rsidR="00125E79" w:rsidRPr="00B17349" w:rsidRDefault="00125E79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</w:p>
        </w:tc>
      </w:tr>
      <w:tr w:rsidR="00125E79" w:rsidRPr="00B17349" w14:paraId="0858A686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329C50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LDHA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729EAD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proofErr w:type="spellStart"/>
            <w:r w:rsidRPr="00B17349">
              <w:rPr>
                <w:rStyle w:val="fontstyle01"/>
              </w:rPr>
              <w:t>Oxamate</w:t>
            </w:r>
            <w:proofErr w:type="spellEnd"/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B5870C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250/500/75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A5575F8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Mouse xenograft model of lung adenocarcinoma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A8841E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zwvWWVhcj48UmVj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zwvWWVhcj48UmVj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78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4BEF5F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19A31796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21562C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FC496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GSK2837808A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D8AD72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0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ECC62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PC9-BrM3 cel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9C9BC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EdWFuPC9BdXRob3I+PFllYXI+MjAyMzwvWWVhcj48UmVj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EdWFuPC9BdXRob3I+PFllYXI+MjAyMzwvWWVhcj48UmVj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85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ADB77F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55D6E38D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228D97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4A67AAB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(R)-GNE-140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FACE17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5/10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944155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C2C12 cel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61008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/>
            </w:r>
            <w:r w:rsidRPr="00B17349">
              <w:rPr>
                <w:rStyle w:val="fontstyle01"/>
              </w:rPr>
              <w:instrText xml:space="preserve"> ADDIN EN.CITE &lt;EndNote&gt;&lt;Cite&gt;&lt;Author&gt;Dai&lt;/Author&gt;&lt;Year&gt;2023&lt;/Year&gt;&lt;RecNum&gt;163&lt;/RecNum&gt;&lt;DisplayText&gt;[140]&lt;/DisplayText&gt;&lt;record&gt;&lt;rec-number&gt;163&lt;/rec-number&gt;&lt;foreign-keys&gt;&lt;key app="EN" db-id="vvvzxvwthts20mefw5wxp9v5p2p2xtver5a2" timestamp="1741774894"&gt;163&lt;/key&gt;&lt;/foreign-keys&gt;&lt;ref-type name="Journal Article"&gt;17&lt;/ref-type&gt;&lt;contributors&gt;&lt;authors&gt;&lt;author&gt;Dai, W.&lt;/author&gt;&lt;author&gt;Wu, G.&lt;/author&gt;&lt;author&gt;Liu, K.&lt;/author&gt;&lt;author&gt;Chen, Q.&lt;/author&gt;&lt;author&gt;Tao, J.&lt;/author&gt;&lt;author&gt;Liu, H.&lt;/author&gt;&lt;author&gt;Shen, M.&lt;/author&gt;&lt;/authors&gt;&lt;/contributors&gt;&lt;auth-address&gt;Department of Animal Genetics, Breeding and Reproduction, College of Animal Science and Technology, Nanjing Agricultural University, Nanjing, China.&lt;/auth-address&gt;&lt;titles&gt;&lt;title&gt;Lactate promotes myogenesis via activating H3K9 lactylation-dependent up-regulation of Neu2 expression&lt;/title&gt;&lt;secondary-title&gt;J Cachexia Sarcopenia Muscle&lt;/secondary-title&gt;&lt;/titles&gt;&lt;periodical&gt;&lt;full-title&gt;J Cachexia Sarcopenia Muscle&lt;/full-title&gt;&lt;/periodical&gt;&lt;pages&gt;2851-2865&lt;/pages&gt;&lt;volume&gt;14&lt;/volume&gt;&lt;number&gt;6&lt;/number&gt;&lt;edition&gt;2023/11/03&lt;/edition&gt;&lt;keywords&gt;&lt;keyword&gt;Animals&lt;/keyword&gt;&lt;keyword&gt;Male&lt;/keyword&gt;&lt;keyword&gt;Mice&lt;/keyword&gt;&lt;keyword&gt;Cell Line&lt;/keyword&gt;&lt;keyword&gt;*Histones/genetics/metabolism&lt;/keyword&gt;&lt;keyword&gt;*Lactic Acid/pharmacology&lt;/keyword&gt;&lt;keyword&gt;Muscle Development/genetics&lt;/keyword&gt;&lt;keyword&gt;Up-Regulation&lt;/keyword&gt;&lt;keyword&gt;Histone lactylation&lt;/keyword&gt;&lt;keyword&gt;Lactate&lt;/keyword&gt;&lt;keyword&gt;Myoblast differentiation&lt;/keyword&gt;&lt;/keywords&gt;&lt;dates&gt;&lt;year&gt;2023&lt;/year&gt;&lt;pub-dates&gt;&lt;date&gt;Dec&lt;/date&gt;&lt;/pub-dates&gt;&lt;/dates&gt;&lt;isbn&gt;2190-6009 (Electronic)&amp;#xD;2190-5991 (Print)&amp;#xD;2190-5991 (Linking)&lt;/isbn&gt;&lt;accession-num&gt;37919243&lt;/accession-num&gt;&lt;urls&gt;&lt;related-urls&gt;&lt;url&gt;https://www.ncbi.nlm.nih.gov/pubmed/37919243&lt;/url&gt;&lt;/related-urls&gt;&lt;/urls&gt;&lt;custom2&gt;PMC10751423&lt;/custom2&gt;&lt;electronic-resource-num&gt;10.1002/jcsm.13363&lt;/electronic-resource-num&gt;&lt;/record&gt;&lt;/Cite&gt;&lt;/EndNote&gt;</w:instrText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40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93087F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10190FFB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018B53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F8F43A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Galloflavin 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A5A57D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0-500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2976AA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PLC/PRF/5 cel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4656B55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NYW5lcmJhPC9BdXRob3I+PFllYXI+MjAxMjwvWWVhcj48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NYW5lcmJhPC9BdXRob3I+PFllYXI+MjAxMjwvWWVhcj48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41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356522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0865CF4E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242381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2DEB31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9FA2BC3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0-200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7C2CB8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Burkitt lymphoma cell lines and lymphoblastoid cell line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257AE4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WZXR0cmFpbm88L0F1dGhvcj48WWVhcj4yMDEzPC9ZZWFy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WZXR0cmFpbm88L0F1dGhvcj48WWVhcj4yMDEzPC9ZZWFy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42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9157C7" w14:textId="77777777" w:rsidR="00125E79" w:rsidRPr="00B17349" w:rsidRDefault="00125E79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</w:p>
        </w:tc>
      </w:tr>
      <w:tr w:rsidR="00125E79" w:rsidRPr="00B17349" w14:paraId="185ECFE3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B08CBE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11528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Salidroside 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9E141E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5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A171A7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Overtraining-related hepatic fibrosis 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B17FF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MaXU8L0F1dGhvcj48WWVhcj4yMDI1PC9ZZWFyPjxSZWNO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MaXU8L0F1dGhvcj48WWVhcj4yMDI1PC9ZZWFyPjxSZWNO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43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812CDA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Phase II Trial</w:t>
            </w:r>
          </w:p>
        </w:tc>
      </w:tr>
      <w:tr w:rsidR="00125E79" w:rsidRPr="00B17349" w14:paraId="78356823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384AC8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MCT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F2C63B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AZD3965 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18FB40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5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FD092E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Mouse xenograft model of human lymphoma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944502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CZWxvdWVjaGUtQmFiYXJpPC9BdXRob3I+PFllYXI+MjAx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CZWxvdWVjaGUtQmFiYXJpPC9BdXRob3I+PFllYXI+MjAx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54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3A3A455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Phase I Trial</w:t>
            </w:r>
          </w:p>
        </w:tc>
      </w:tr>
      <w:tr w:rsidR="00125E79" w:rsidRPr="00B17349" w14:paraId="34A5CDCD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EE6649D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437F54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3B0B30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2.5/5/10 mM </w:t>
            </w:r>
          </w:p>
          <w:p w14:paraId="6422B5B4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0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4242A48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Treg cells</w:t>
            </w:r>
          </w:p>
          <w:p w14:paraId="04B2371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Mouse MPE models 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18F3814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YdWU8L0F1dGhvcj48WWVhcj4yMDI0PC9ZZWFyPjxSZWNO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YdWU8L0F1dGhvcj48WWVhcj4yMDI0PC9ZZWFyPjxSZWNO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88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DCE2C5" w14:textId="77777777" w:rsidR="00125E79" w:rsidRPr="00B17349" w:rsidRDefault="00125E79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</w:p>
        </w:tc>
      </w:tr>
      <w:tr w:rsidR="00125E79" w:rsidRPr="00B17349" w14:paraId="7FFE951A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AA4A07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9C256A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BAY-8002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64C66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0-1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FE24E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HeLa cel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A206D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XYWduZXI8L0F1dGhvcj48WWVhcj4yMDIxPC9ZZWFyPjxS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XYWduZXI8L0F1dGhvcj48WWVhcj4yMDIxPC9ZZWFyPjxS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55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E64907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75CFDF6B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CAECE1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FB6355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7ACC2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AF62B0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20 µM</w:t>
            </w:r>
          </w:p>
          <w:p w14:paraId="10E0B9C2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3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16CC1B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Tumor spheroids</w:t>
            </w:r>
          </w:p>
          <w:p w14:paraId="3C1605E0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Mouse xenograft model of cervix cancer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A863E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Db3JiZXQ8L0F1dGhvcj48WWVhcj4yMDE4PC9ZZWFyPjxS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Db3JiZXQ8L0F1dGhvcj48WWVhcj4yMDE4PC9ZZWFyPjxS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57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CDCF9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7A6B2F06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EE6AFB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9DAC82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BE8FCA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0 µM</w:t>
            </w:r>
          </w:p>
          <w:p w14:paraId="487346B9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  <w:p w14:paraId="3BE706DA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3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CF39EE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proofErr w:type="spellStart"/>
            <w:r w:rsidRPr="00B17349">
              <w:rPr>
                <w:rStyle w:val="fontstyle01"/>
              </w:rPr>
              <w:t>SiHa</w:t>
            </w:r>
            <w:proofErr w:type="spellEnd"/>
            <w:r w:rsidRPr="00B17349">
              <w:rPr>
                <w:rStyle w:val="fontstyle01"/>
              </w:rPr>
              <w:t>, HL-60, and MDA-MB231 cells</w:t>
            </w:r>
          </w:p>
          <w:p w14:paraId="6DFE0EBB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Mouse xenograft mode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927AD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EcmFvdWk8L0F1dGhvcj48WWVhcj4yMDE0PC9ZZWFyPjxS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EcmFvdWk8L0F1dGhvcj48WWVhcj4yMDE0PC9ZZWFyPjxS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58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5FFB1A" w14:textId="77777777" w:rsidR="00125E79" w:rsidRPr="00B17349" w:rsidRDefault="00125E79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</w:p>
        </w:tc>
      </w:tr>
      <w:tr w:rsidR="00125E79" w:rsidRPr="00B17349" w14:paraId="6871F042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BB117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MCT1/2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F6C14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AR-C15585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02870C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/2.5/5/10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3208F5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Leukemic cell line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337448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TYXVsbGU8L0F1dGhvcj48WWVhcj4yMDIwPC9ZZWFyPjxS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TYXVsbGU8L0F1dGhvcj48WWVhcj4yMDIwPC9ZZWFyPjxS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56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64E50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525DF712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7C5000E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MCT4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FCFC865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VB124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4A2E3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0 µM</w:t>
            </w:r>
          </w:p>
          <w:p w14:paraId="0932494D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3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5FB208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Foam cells</w:t>
            </w:r>
          </w:p>
          <w:p w14:paraId="7305AF9C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HFD-fed </w:t>
            </w:r>
            <w:proofErr w:type="spellStart"/>
            <w:r w:rsidRPr="00B17349">
              <w:rPr>
                <w:rStyle w:val="fontstyle01"/>
              </w:rPr>
              <w:t>ApoeKO</w:t>
            </w:r>
            <w:proofErr w:type="spellEnd"/>
            <w:r w:rsidRPr="00B17349">
              <w:rPr>
                <w:rStyle w:val="fontstyle01"/>
              </w:rPr>
              <w:t xml:space="preserve"> mice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425C33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aaGFuZzwvQXV0aG9yPjxZZWFyPjIwMjQ8L1llYXI+PFJl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aaGFuZzwvQXV0aG9yPjxZZWFyPjIwMjQ8L1llYXI+PFJl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59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998913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7FC35EC9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BE9A73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p30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DAA2A4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C646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D25EDEE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5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30939C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RAW 264.7 cel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46FFD5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ZYW5nPC9BdXRob3I+PFllYXI+MjAyMjwvWWVhcj48UmVj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ZYW5nPC9BdXRob3I+PFllYXI+MjAyMjwvWWVhcj48UmVj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52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42C3E99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301206F9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BB1DB2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49F302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A485 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BCF34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200 </w:t>
            </w:r>
            <w:proofErr w:type="spellStart"/>
            <w:r w:rsidRPr="00B17349">
              <w:rPr>
                <w:rStyle w:val="fontstyle01"/>
              </w:rPr>
              <w:t>μM</w:t>
            </w:r>
            <w:proofErr w:type="spellEnd"/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71D5F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Oxygen-induced retinopathy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55795A4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zwvWWVhcj48UmVj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XYW5nPC9BdXRob3I+PFllYXI+MjAyMzwvWWVhcj48UmVj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48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58D656B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3F38C23B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0206D42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KAT5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D2261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MG149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A7F692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20 </w:t>
            </w:r>
            <w:proofErr w:type="spellStart"/>
            <w:r w:rsidRPr="00B17349">
              <w:rPr>
                <w:rStyle w:val="fontstyle01"/>
              </w:rPr>
              <w:t>μM</w:t>
            </w:r>
            <w:proofErr w:type="spellEnd"/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207D79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HEK293T cel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0D5F45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KaWE8L0F1dGhvcj48WWVhcj4yMDIzPC9ZZWFyPjxSZWNO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KaWE8L0F1dGhvcj48WWVhcj4yMDIzPC9ZZWFyPjxSZWNO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55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57F7C47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7DB4D251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227D97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AARS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70CA10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β-alanine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40EB03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.2% in drinking water (w/v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D537C2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Mouse breast cancer model 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B4CA8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ab25nPC9BdXRob3I+PFllYXI+MjAyNDwvWWVhcj48UmVj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ab25nPC9BdXRob3I+PFllYXI+MjAyNDwvWWVhcj48UmVj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65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D757968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1D7D20B5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2B8FC8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HDAC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1A97DE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MS-275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FCD651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 µ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452C21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P19 EC cell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1E633D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EYWk8L0F1dGhvcj48WWVhcj4yMDIyPC9ZZWFyPjxSZWNO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EYWk8L0F1dGhvcj48WWVhcj4yMDIyPC9ZZWFyPjxSZWNO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66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8A5A05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Phase I/II/III Trial</w:t>
            </w:r>
          </w:p>
        </w:tc>
      </w:tr>
      <w:tr w:rsidR="00125E79" w:rsidRPr="00B17349" w14:paraId="4DC24B95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0C8FCB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SIRT3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CF781B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Honokiol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2AE014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1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FA6709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Mouse HCC model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C188765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KaW48L0F1dGhvcj48WWVhcj4yMDIzPC9ZZWFyPjxSZWNO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KaW48L0F1dGhvcj48WWVhcj4yMDIzPC9ZZWFyPjxSZWNO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67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C5D8F4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Phase I/III Trial</w:t>
            </w:r>
          </w:p>
        </w:tc>
      </w:tr>
      <w:tr w:rsidR="00125E79" w:rsidRPr="00B17349" w14:paraId="72B60D21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C1576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CD147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243D05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AC-73</w:t>
            </w:r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038833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5/10 µM</w:t>
            </w:r>
          </w:p>
          <w:p w14:paraId="6C339637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25/5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8B5D9F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HCC cell lines</w:t>
            </w:r>
          </w:p>
          <w:p w14:paraId="335F5552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 xml:space="preserve">Orthotopic transplant </w:t>
            </w:r>
            <w:proofErr w:type="spellStart"/>
            <w:r w:rsidRPr="00B17349">
              <w:rPr>
                <w:rStyle w:val="fontstyle01"/>
              </w:rPr>
              <w:t>nudemouse</w:t>
            </w:r>
            <w:proofErr w:type="spellEnd"/>
            <w:r w:rsidRPr="00B17349">
              <w:rPr>
                <w:rStyle w:val="fontstyle01"/>
              </w:rPr>
              <w:t xml:space="preserve"> model of HCC metastasi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94B1B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GdTwvQXV0aG9yPjxZZWFyPjIwMTY8L1llYXI+PFJlY051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GdTwvQXV0aG9yPjxZZWFyPjIwMTY8L1llYXI+PFJlY051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62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A595E0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024E5686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D513A3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F88D56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proofErr w:type="spellStart"/>
            <w:r w:rsidRPr="00B17349">
              <w:rPr>
                <w:rStyle w:val="fontstyle01"/>
              </w:rPr>
              <w:t>pCMBS</w:t>
            </w:r>
            <w:proofErr w:type="spellEnd"/>
          </w:p>
        </w:tc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53490F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0.5 m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E545B79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Rabbit erythrocytes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B1ED12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>
                <w:fldData xml:space="preserve">PEVuZE5vdGU+PENpdGU+PEF1dGhvcj5XaWxzb248L0F1dGhvcj48WWVhcj4yMDA1PC9ZZWFyPjxS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</w:fldData>
              </w:fldChar>
            </w:r>
            <w:r w:rsidRPr="00B17349">
              <w:rPr>
                <w:rStyle w:val="fontstyle01"/>
              </w:rPr>
              <w:instrText xml:space="preserve"> ADDIN EN.CITE </w:instrText>
            </w:r>
            <w:r w:rsidRPr="00B17349">
              <w:rPr>
                <w:rStyle w:val="fontstyle01"/>
              </w:rPr>
              <w:fldChar w:fldCharType="begin">
                <w:fldData xml:space="preserve">PEVuZE5vdGU+PENpdGU+PEF1dGhvcj5XaWxzb248L0F1dGhvcj48WWVhcj4yMDA1PC9ZZWFyPjxS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</w:fldData>
              </w:fldChar>
            </w:r>
            <w:r w:rsidRPr="00B17349">
              <w:rPr>
                <w:rStyle w:val="fontstyle01"/>
              </w:rPr>
              <w:instrText xml:space="preserve"> ADDIN EN.CITE.DATA </w:instrText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end"/>
            </w:r>
            <w:r w:rsidRPr="00B17349">
              <w:rPr>
                <w:rStyle w:val="fontstyle01"/>
              </w:rPr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63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45D080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/</w:t>
            </w:r>
          </w:p>
        </w:tc>
      </w:tr>
      <w:tr w:rsidR="00125E79" w:rsidRPr="00B17349" w14:paraId="1A07CC59" w14:textId="77777777" w:rsidTr="00B17349">
        <w:trPr>
          <w:jc w:val="center"/>
        </w:trPr>
        <w:tc>
          <w:tcPr>
            <w:tcW w:w="749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</w:tcPr>
          <w:p w14:paraId="5F3B826E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</w:tcPr>
          <w:p w14:paraId="47CC0F26" w14:textId="77777777" w:rsidR="00125E79" w:rsidRPr="00B17349" w:rsidRDefault="00125E79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</w:p>
        </w:tc>
        <w:tc>
          <w:tcPr>
            <w:tcW w:w="1498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</w:tcPr>
          <w:p w14:paraId="150E98DA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t>30 µM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</w:tcPr>
          <w:p w14:paraId="3AAFCA55" w14:textId="77777777" w:rsidR="00125E79" w:rsidRPr="00B17349" w:rsidRDefault="00067082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  <w:r w:rsidRPr="00B17349">
              <w:rPr>
                <w:rStyle w:val="fontstyle01"/>
              </w:rPr>
              <w:t>Yeast cells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</w:tcPr>
          <w:p w14:paraId="59572F17" w14:textId="77777777" w:rsidR="00125E79" w:rsidRPr="00B17349" w:rsidRDefault="00067082">
            <w:pPr>
              <w:snapToGrid w:val="0"/>
              <w:spacing w:line="264" w:lineRule="auto"/>
              <w:jc w:val="center"/>
              <w:rPr>
                <w:rStyle w:val="fontstyle01"/>
              </w:rPr>
            </w:pPr>
            <w:r w:rsidRPr="00B17349">
              <w:rPr>
                <w:rStyle w:val="fontstyle01"/>
              </w:rPr>
              <w:fldChar w:fldCharType="begin"/>
            </w:r>
            <w:r w:rsidRPr="00B17349">
              <w:rPr>
                <w:rStyle w:val="fontstyle01"/>
              </w:rPr>
              <w:instrText xml:space="preserve"> ADDIN EN.CITE &lt;EndNote&gt;&lt;Cite&gt;&lt;Author&gt;Kopnick&lt;/Author&gt;&lt;Year&gt;2021&lt;/Year&gt;&lt;RecNum&gt;188&lt;/RecNum&gt;&lt;DisplayText&gt;[164]&lt;/DisplayText&gt;&lt;record&gt;&lt;rec-number&gt;188&lt;/rec-number&gt;&lt;foreign-keys&gt;&lt;key app="EN" db-id="vvvzxvwthts20mefw5wxp9v5p2p2xtver5a2" timestamp="1741776385"&gt;188&lt;/key&gt;&lt;/foreign-keys&gt;&lt;ref-type name="Journal Article"&gt;17&lt;/ref-type&gt;&lt;contributors&gt;&lt;authors&gt;&lt;author&gt;Kopnick, A. L.&lt;/author&gt;&lt;author&gt;Geistlinger, K.&lt;/author&gt;&lt;author&gt;Beitz, E.&lt;/author&gt;&lt;/authors&gt;&lt;/contributors&gt;&lt;auth-address&gt;Department of Pharmaceutical and Medicinal Chemistry, Christian-Albrechts-University of Kiel, Germany.&lt;/auth-address&gt;&lt;titles&gt;&lt;title&gt;Cysteine 159 delineates a hinge region of the alternating access monocarboxylate transporter 1 and is targeted by cysteine-modifying inhibitors&lt;/title&gt;&lt;secondary-title&gt;FEBS J&lt;/secondary-title&gt;&lt;/titles&gt;&lt;periodical&gt;&lt;full-title&gt;FEBS J&lt;/full-title&gt;&lt;/periodical&gt;&lt;pages&gt;6052-6062&lt;/pages&gt;&lt;volume&gt;288&lt;/volume&gt;&lt;number&gt;20&lt;/number&gt;&lt;edition&gt;2021/05/18&lt;/edition&gt;&lt;keywords&gt;&lt;keyword&gt;4-Chloromercuribenzenesulfonate/*pharmacology&lt;/keyword&gt;&lt;keyword&gt;Basigin/*chemistry/genetics/metabolism&lt;/keyword&gt;&lt;keyword&gt;Cysteine/*chemistry&lt;/keyword&gt;&lt;keyword&gt;Enzyme Inhibitors/*pharmacology&lt;/keyword&gt;&lt;keyword&gt;Humans&lt;/keyword&gt;&lt;keyword&gt;Monocarboxylic Acid Transporters/*antagonists &amp;amp; inhibitors/metabolism&lt;/keyword&gt;&lt;keyword&gt;Protein Conformation&lt;/keyword&gt;&lt;keyword&gt;Small Molecule Libraries/*pharmacology&lt;/keyword&gt;&lt;keyword&gt;Symporters/*antagonists &amp;amp; inhibitors/metabolism&lt;/keyword&gt;&lt;keyword&gt;basigin&lt;/keyword&gt;&lt;keyword&gt;l-lactate&lt;/keyword&gt;&lt;keyword&gt;methanethiosulfonates&lt;/keyword&gt;&lt;keyword&gt;monocarboxylate transporter&lt;/keyword&gt;&lt;keyword&gt;pCMBS&lt;/keyword&gt;&lt;/keywords&gt;&lt;dates&gt;&lt;year&gt;2021&lt;/year&gt;&lt;pub-dates&gt;&lt;date&gt;Oct&lt;/date&gt;&lt;/pub-dates&gt;&lt;/dates&gt;&lt;isbn&gt;1742-4658 (Electronic)&amp;#xD;1742-464X (Linking)&lt;/isbn&gt;&lt;accession-num&gt;33999492&lt;/accession-num&gt;&lt;urls&gt;&lt;related-urls&gt;&lt;url&gt;https://www.ncbi.nlm.nih.gov/pubmed/33999492&lt;/url&gt;&lt;/related-urls&gt;&lt;/urls&gt;&lt;electronic-resource-num&gt;10.1111/febs.16024&lt;/electronic-resource-num&gt;&lt;/record&gt;&lt;/Cite&gt;&lt;/EndNote&gt;</w:instrText>
            </w:r>
            <w:r w:rsidRPr="00B17349">
              <w:rPr>
                <w:rStyle w:val="fontstyle01"/>
              </w:rPr>
              <w:fldChar w:fldCharType="separate"/>
            </w:r>
            <w:r w:rsidRPr="00B17349">
              <w:rPr>
                <w:rStyle w:val="fontstyle01"/>
              </w:rPr>
              <w:t>[164]</w:t>
            </w:r>
            <w:r w:rsidRPr="00B17349">
              <w:rPr>
                <w:rStyle w:val="fontstyle01"/>
              </w:rPr>
              <w:fldChar w:fldCharType="end"/>
            </w:r>
          </w:p>
        </w:tc>
        <w:tc>
          <w:tcPr>
            <w:tcW w:w="1388" w:type="dxa"/>
            <w:vMerge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</w:tcPr>
          <w:p w14:paraId="49F4A025" w14:textId="77777777" w:rsidR="00125E79" w:rsidRPr="00B17349" w:rsidRDefault="00125E79">
            <w:pPr>
              <w:snapToGrid w:val="0"/>
              <w:spacing w:line="264" w:lineRule="auto"/>
              <w:jc w:val="left"/>
              <w:rPr>
                <w:rStyle w:val="fontstyle01"/>
              </w:rPr>
            </w:pPr>
          </w:p>
        </w:tc>
      </w:tr>
    </w:tbl>
    <w:p w14:paraId="11C8D819" w14:textId="77777777" w:rsidR="00125E79" w:rsidRDefault="00067082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>D</w:t>
      </w:r>
      <w:r>
        <w:rPr>
          <w:rFonts w:ascii="Times New Roman" w:hAnsi="Times New Roman" w:cs="Times New Roman"/>
          <w:sz w:val="20"/>
          <w:szCs w:val="20"/>
        </w:rPr>
        <w:t xml:space="preserve">CA, 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dichloroacetate; </w:t>
      </w:r>
      <w:r>
        <w:rPr>
          <w:rFonts w:ascii="Times New Roman" w:hAnsi="Times New Roman" w:cs="Times New Roman"/>
          <w:sz w:val="20"/>
          <w:szCs w:val="20"/>
        </w:rPr>
        <w:t>HFD, high-fat diet; MPE, malignant pleural effusion</w:t>
      </w:r>
      <w:r>
        <w:rPr>
          <w:rFonts w:ascii="Times New Roman" w:hAnsi="Times New Roman" w:cs="Times New Roman" w:hint="eastAsia"/>
          <w:sz w:val="20"/>
          <w:szCs w:val="20"/>
        </w:rPr>
        <w:t>;</w:t>
      </w:r>
      <w:r>
        <w:rPr>
          <w:rFonts w:ascii="Times New Roman" w:hAnsi="Times New Roman" w:cs="Times New Roman"/>
          <w:sz w:val="20"/>
          <w:szCs w:val="20"/>
        </w:rPr>
        <w:t xml:space="preserve"> HCC, hepatocellular carcinoma; </w:t>
      </w:r>
      <w:proofErr w:type="spellStart"/>
      <w:r>
        <w:rPr>
          <w:rFonts w:ascii="Times New Roman" w:hAnsi="Times New Roman" w:cs="Times New Roman"/>
          <w:sz w:val="20"/>
          <w:szCs w:val="20"/>
        </w:rPr>
        <w:t>pCMB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pchloromercuribenzene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sulfonate</w:t>
      </w:r>
    </w:p>
    <w:p w14:paraId="4D9254AF" w14:textId="77777777" w:rsidR="00125E79" w:rsidRDefault="00125E79">
      <w:pPr>
        <w:rPr>
          <w:rFonts w:ascii="Times New Roman" w:hAnsi="Times New Roman" w:cs="Times New Roman"/>
          <w:sz w:val="24"/>
          <w:szCs w:val="24"/>
        </w:rPr>
      </w:pPr>
    </w:p>
    <w:p w14:paraId="4ADD22D6" w14:textId="77777777" w:rsidR="00125E79" w:rsidRDefault="00125E79">
      <w:pPr>
        <w:rPr>
          <w:rFonts w:ascii="Times New Roman" w:hAnsi="Times New Roman" w:cs="Times New Roman"/>
          <w:sz w:val="24"/>
          <w:szCs w:val="24"/>
        </w:rPr>
      </w:pPr>
    </w:p>
    <w:p w14:paraId="7BFBBDC4" w14:textId="77777777" w:rsidR="00125E79" w:rsidRDefault="00125E79">
      <w:pPr>
        <w:rPr>
          <w:rFonts w:hint="eastAsia"/>
        </w:rPr>
      </w:pPr>
    </w:p>
    <w:sectPr w:rsidR="00125E7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0d8bc80f.B">
    <w:altName w:val="Times New Roman"/>
    <w:charset w:val="00"/>
    <w:family w:val="roman"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040F"/>
    <w:rsid w:val="00067082"/>
    <w:rsid w:val="00074FA7"/>
    <w:rsid w:val="00125E79"/>
    <w:rsid w:val="00230B07"/>
    <w:rsid w:val="0031040F"/>
    <w:rsid w:val="0046285E"/>
    <w:rsid w:val="005D5F63"/>
    <w:rsid w:val="00902129"/>
    <w:rsid w:val="00B17349"/>
    <w:rsid w:val="00CF5997"/>
    <w:rsid w:val="011D6832"/>
    <w:rsid w:val="09A144CA"/>
    <w:rsid w:val="0E2D2CD2"/>
    <w:rsid w:val="22AC4151"/>
    <w:rsid w:val="4CCE0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C764D3D4-EE89-4955-B428-6A3273E557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qFormat/>
    <w:rPr>
      <w:rFonts w:ascii="等线" w:eastAsia="等线" w:hAnsi="等线" w:cs="等线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qFormat/>
    <w:rPr>
      <w:rFonts w:ascii="AdvTT0d8bc80f.B" w:hAnsi="AdvTT0d8bc80f.B" w:hint="default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</Pages>
  <Words>288</Words>
  <Characters>6487</Characters>
  <Application>Microsoft Office Word</Application>
  <DocSecurity>0</DocSecurity>
  <Lines>926</Lines>
  <Paragraphs>615</Paragraphs>
  <ScaleCrop>false</ScaleCrop>
  <Company/>
  <LinksUpToDate>false</LinksUpToDate>
  <CharactersWithSpaces>6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542682601@qq.com</dc:creator>
  <cp:lastModifiedBy>8615827221620</cp:lastModifiedBy>
  <cp:revision>4</cp:revision>
  <dcterms:created xsi:type="dcterms:W3CDTF">2025-10-23T13:18:00Z</dcterms:created>
  <dcterms:modified xsi:type="dcterms:W3CDTF">2025-10-23T1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MzEwNTM5NzYwMDRjMzkwZTVkZjY2ODkwMGIxNGU0OTUiLCJ1c2VySWQiOiIzMzI2MjEyNzEifQ==</vt:lpwstr>
  </property>
  <property fmtid="{D5CDD505-2E9C-101B-9397-08002B2CF9AE}" pid="3" name="KSOProductBuildVer">
    <vt:lpwstr>2052-12.1.0.22529</vt:lpwstr>
  </property>
  <property fmtid="{D5CDD505-2E9C-101B-9397-08002B2CF9AE}" pid="4" name="ICV">
    <vt:lpwstr>956AE0676C1C466C825FC512DE116921_12</vt:lpwstr>
  </property>
</Properties>
</file>